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A5D15C" w14:textId="0B7FA66C" w:rsidR="00A101B1" w:rsidRPr="0007601D" w:rsidRDefault="00A101B1" w:rsidP="00264A93">
      <w:pPr>
        <w:pStyle w:val="Heading1"/>
      </w:pPr>
      <w:r w:rsidRPr="0007601D">
        <w:t xml:space="preserve">Case Study </w:t>
      </w:r>
      <w:r w:rsidR="00CC5B93">
        <w:t xml:space="preserve">2: </w:t>
      </w:r>
      <w:r w:rsidR="0087589A">
        <w:t>Systolic blood pressure and coronary heart disease</w:t>
      </w:r>
    </w:p>
    <w:p w14:paraId="5093E172" w14:textId="69C93B66" w:rsidR="0007601D" w:rsidRDefault="0007601D" w:rsidP="00264A93">
      <w:pPr>
        <w:pStyle w:val="ListParagraph"/>
      </w:pPr>
    </w:p>
    <w:p w14:paraId="67F8B110" w14:textId="6E03B94B" w:rsidR="0007601D" w:rsidRPr="00264A93" w:rsidRDefault="0007601D" w:rsidP="00264A93">
      <w:r w:rsidRPr="00264A93">
        <w:t xml:space="preserve">This </w:t>
      </w:r>
      <w:r w:rsidR="0087589A" w:rsidRPr="00F54C83">
        <w:t xml:space="preserve">case study </w:t>
      </w:r>
      <w:r w:rsidR="0087589A">
        <w:t xml:space="preserve">demonstrates how MR-Base can be used to conduct sensitivity analyses and triangulate evidence. It is based on work by </w:t>
      </w:r>
      <w:proofErr w:type="spellStart"/>
      <w:r w:rsidR="0087589A">
        <w:t>Ference</w:t>
      </w:r>
      <w:proofErr w:type="spellEnd"/>
      <w:r w:rsidR="0087589A">
        <w:t xml:space="preserve"> et al that examined the effect of systolic blood pressure on coronary heart disease</w:t>
      </w:r>
      <w:r w:rsidRPr="00264A93">
        <w:t xml:space="preserve">. </w:t>
      </w:r>
      <w:r w:rsidR="0029049C">
        <w:fldChar w:fldCharType="begin"/>
      </w:r>
      <w:r w:rsidR="00DF7917">
        <w:instrText xml:space="preserve"> ADDIN ZOTERO_ITEM CSL_CITATION {"citationID":"aa0tg2e1d1","properties":{"formattedCitation":"[1]","plainCitation":"[1]"},"citationItems":[{"id":1280,"uris":["http://zotero.org/users/2782891/items/EXFT7IW2"],"uri":["http://zotero.org/users/2782891/items/EXFT7IW2"],"itemData":{"id":1280,"type":"article-journal","title":"Clinical effect of naturally random allocation to lower systolic blood pressure beginning before the development of hypertension","container-title":"Hypertension","page":"1182-1188","volume":"63","issue":"6","source":"PubMed","abstract":"Systolic blood pressure (SBP) rises approximately linearly with age in most societies. The cause of this rise is unclear. We tested the hypothesis that SBP is causally associated with the rate of rise in SBP with age by evaluating the effect of 12 polymorphisms associated with lower SBP on the age-related rate of rise in SBP in a series of meta-regression analyses involving ≤199 477 participants in 63 studies. We then evaluated the effect of these polymorphisms on the odds of coronary heart disease in 22,223 case and 64,762 control subjects and compared it with the effect of lower SBP observed in both prospective cohort studies and blood pressure-lowering randomized trials. All 12 polymorphisms were associated with both lower SBP and a slower age-related rise in SBP. The weighted mean effect of these 12 polymorphisms was associated with a 0.32-mm Hg lower SBP (P=1.79×10(-7)) and a 0.093-mm Hg/decade slower age-related rise in SBP (P=3.05×10(-5)). The effect of long-term exposure to lower SBP on coronary heart disease mediated by these polymorphisms was 2-fold greater than that observed in prospective cohort studies (P=0.006) and 3-fold greater than that observed in short-term blood pressure treatment trials (P=0.001). We conclude therefore that SBP seems to be causally associated with the rate of rise in SBP with age and has a cumulative effect on the risk of coronary heart disease.","DOI":"10.1161/HYPERTENSIONAHA.113.02734","ISSN":"1524-4563","note":"PMID: 24591335","journalAbbreviation":"Hypertension","language":"eng","author":[{"family":"Ference","given":"Brian A."},{"family":"Julius","given":"Stevo"},{"family":"Mahajan","given":"Nitin"},{"family":"Levy","given":"Phillip D."},{"family":"Williams","given":"Kim Allan"},{"family":"Flack","given":"John M."}],"issued":{"date-parts":[["2014",6]]}}}],"schema":"https://github.com/citation-style-language/schema/raw/master/csl-citation.json"} </w:instrText>
      </w:r>
      <w:r w:rsidR="0029049C">
        <w:fldChar w:fldCharType="separate"/>
      </w:r>
      <w:r w:rsidR="0029049C" w:rsidRPr="0029049C">
        <w:rPr>
          <w:rFonts w:ascii="Calibri Light" w:hAnsi="Calibri Light"/>
        </w:rPr>
        <w:t>[1]</w:t>
      </w:r>
      <w:r w:rsidR="0029049C">
        <w:fldChar w:fldCharType="end"/>
      </w:r>
    </w:p>
    <w:p w14:paraId="00FC3D32" w14:textId="77777777" w:rsidR="0007601D" w:rsidRDefault="0007601D" w:rsidP="00264A93">
      <w:pPr>
        <w:pStyle w:val="ListParagraph"/>
      </w:pPr>
    </w:p>
    <w:p w14:paraId="6AF24D43" w14:textId="4252B814" w:rsidR="0007601D" w:rsidRPr="007E4EB9" w:rsidRDefault="0007601D" w:rsidP="00264A93">
      <w:pPr>
        <w:pStyle w:val="Heading2"/>
      </w:pPr>
      <w:r w:rsidRPr="007E4EB9">
        <w:t>Methods</w:t>
      </w:r>
    </w:p>
    <w:p w14:paraId="27E66D5B" w14:textId="77777777" w:rsidR="0007601D" w:rsidRDefault="0007601D" w:rsidP="00264A93">
      <w:pPr>
        <w:pStyle w:val="ListParagraph"/>
      </w:pPr>
    </w:p>
    <w:p w14:paraId="637DED84" w14:textId="77777777" w:rsidR="00D30087" w:rsidRDefault="00D30087" w:rsidP="00264A93">
      <w:pPr>
        <w:pStyle w:val="ListParagraph"/>
        <w:numPr>
          <w:ilvl w:val="0"/>
          <w:numId w:val="5"/>
        </w:numPr>
      </w:pPr>
      <w:r>
        <w:t>Access the platform (</w:t>
      </w:r>
      <w:hyperlink r:id="rId5" w:history="1">
        <w:r w:rsidRPr="009D4D96">
          <w:rPr>
            <w:rStyle w:val="Hyperlink"/>
          </w:rPr>
          <w:t>http://mrbase.org</w:t>
        </w:r>
      </w:hyperlink>
      <w:r>
        <w:t>) and sign the data access agreement using a Google account.</w:t>
      </w:r>
    </w:p>
    <w:p w14:paraId="3B55BAC8" w14:textId="77777777" w:rsidR="00D30087" w:rsidRPr="00D30087" w:rsidRDefault="00D30087" w:rsidP="00264A93">
      <w:pPr>
        <w:pStyle w:val="ListParagraph"/>
      </w:pPr>
    </w:p>
    <w:p w14:paraId="2B53E90B" w14:textId="4BCC7337" w:rsidR="00A101B1" w:rsidRPr="00D30087" w:rsidRDefault="00D30087" w:rsidP="00264A93">
      <w:pPr>
        <w:pStyle w:val="ListParagraph"/>
        <w:numPr>
          <w:ilvl w:val="0"/>
          <w:numId w:val="5"/>
        </w:numPr>
      </w:pPr>
      <w:r w:rsidRPr="00D30087">
        <w:t>Define the exposure by selecting the following</w:t>
      </w:r>
      <w:r w:rsidR="0051667D" w:rsidRPr="00D30087">
        <w:t xml:space="preserve"> from the MR-Base GWAS </w:t>
      </w:r>
      <w:proofErr w:type="spellStart"/>
      <w:r w:rsidR="0051667D" w:rsidRPr="00D30087">
        <w:t>catalog</w:t>
      </w:r>
      <w:proofErr w:type="spellEnd"/>
      <w:r w:rsidR="0051667D" w:rsidRPr="00D30087">
        <w:t>. Specify the p-value threshold to be ‘5e-0</w:t>
      </w:r>
      <w:r w:rsidR="00CC5B93">
        <w:t>8</w:t>
      </w:r>
      <w:r w:rsidR="0051667D" w:rsidRPr="00D30087">
        <w:t xml:space="preserve">’ and ensure ‘Perform clumping’ is ticked with </w:t>
      </w:r>
      <w:r w:rsidR="0007601D">
        <w:t>the LD R squared value</w:t>
      </w:r>
      <w:r w:rsidR="0051667D" w:rsidRPr="00D30087">
        <w:t xml:space="preserve"> set to 0.</w:t>
      </w:r>
      <w:r w:rsidR="0087589A">
        <w:t>0</w:t>
      </w:r>
      <w:r w:rsidR="0051667D" w:rsidRPr="00D30087">
        <w:t>01 and clumping distance set to 10000kb.</w:t>
      </w:r>
    </w:p>
    <w:p w14:paraId="2BF853F6" w14:textId="22144E72" w:rsidR="00164128" w:rsidRDefault="00164128" w:rsidP="0087589A"/>
    <w:tbl>
      <w:tblPr>
        <w:tblStyle w:val="TableGrid"/>
        <w:tblW w:w="5000" w:type="pct"/>
        <w:tblLayout w:type="fixed"/>
        <w:tblLook w:val="04A0" w:firstRow="1" w:lastRow="0" w:firstColumn="1" w:lastColumn="0" w:noHBand="0" w:noVBand="1"/>
      </w:tblPr>
      <w:tblGrid>
        <w:gridCol w:w="848"/>
        <w:gridCol w:w="2269"/>
        <w:gridCol w:w="1982"/>
        <w:gridCol w:w="1562"/>
        <w:gridCol w:w="1133"/>
        <w:gridCol w:w="1276"/>
        <w:gridCol w:w="1386"/>
      </w:tblGrid>
      <w:tr w:rsidR="0087589A" w:rsidRPr="00164128" w14:paraId="42626219" w14:textId="77777777" w:rsidTr="0087589A">
        <w:tc>
          <w:tcPr>
            <w:tcW w:w="405" w:type="pct"/>
            <w:vAlign w:val="center"/>
          </w:tcPr>
          <w:p w14:paraId="2583ECF7" w14:textId="77777777" w:rsidR="0087589A" w:rsidRPr="00164128" w:rsidRDefault="0087589A" w:rsidP="00704728">
            <w:r w:rsidRPr="00164128">
              <w:t>ID</w:t>
            </w:r>
          </w:p>
        </w:tc>
        <w:tc>
          <w:tcPr>
            <w:tcW w:w="1085" w:type="pct"/>
            <w:vAlign w:val="center"/>
          </w:tcPr>
          <w:p w14:paraId="512696F2" w14:textId="77777777" w:rsidR="0087589A" w:rsidRPr="00164128" w:rsidRDefault="0087589A" w:rsidP="00704728">
            <w:r w:rsidRPr="00164128">
              <w:t>Variable</w:t>
            </w:r>
          </w:p>
        </w:tc>
        <w:tc>
          <w:tcPr>
            <w:tcW w:w="948" w:type="pct"/>
            <w:vAlign w:val="center"/>
          </w:tcPr>
          <w:p w14:paraId="5079AC3D" w14:textId="77777777" w:rsidR="0087589A" w:rsidRPr="00164128" w:rsidRDefault="0087589A" w:rsidP="00704728">
            <w:r w:rsidRPr="00164128">
              <w:t>First author (year)</w:t>
            </w:r>
          </w:p>
        </w:tc>
        <w:tc>
          <w:tcPr>
            <w:tcW w:w="747" w:type="pct"/>
            <w:vAlign w:val="center"/>
          </w:tcPr>
          <w:p w14:paraId="66D17055" w14:textId="77777777" w:rsidR="0087589A" w:rsidRPr="00164128" w:rsidRDefault="0087589A" w:rsidP="00704728">
            <w:r w:rsidRPr="00164128">
              <w:t>Consortium</w:t>
            </w:r>
          </w:p>
        </w:tc>
        <w:tc>
          <w:tcPr>
            <w:tcW w:w="542" w:type="pct"/>
            <w:vAlign w:val="center"/>
          </w:tcPr>
          <w:p w14:paraId="0BCF545C" w14:textId="77777777" w:rsidR="0087589A" w:rsidRPr="00164128" w:rsidRDefault="0087589A" w:rsidP="00704728">
            <w:r w:rsidRPr="00164128">
              <w:t>Sample size</w:t>
            </w:r>
          </w:p>
        </w:tc>
        <w:tc>
          <w:tcPr>
            <w:tcW w:w="610" w:type="pct"/>
            <w:vAlign w:val="center"/>
          </w:tcPr>
          <w:p w14:paraId="2BE3FAFB" w14:textId="77777777" w:rsidR="0087589A" w:rsidRPr="00164128" w:rsidRDefault="0087589A" w:rsidP="00704728">
            <w:r w:rsidRPr="00164128">
              <w:t>Population</w:t>
            </w:r>
          </w:p>
        </w:tc>
        <w:tc>
          <w:tcPr>
            <w:tcW w:w="663" w:type="pct"/>
            <w:vAlign w:val="center"/>
          </w:tcPr>
          <w:p w14:paraId="64203371" w14:textId="77777777" w:rsidR="0087589A" w:rsidRPr="00164128" w:rsidRDefault="0087589A" w:rsidP="00704728">
            <w:r w:rsidRPr="00164128">
              <w:t>Sex</w:t>
            </w:r>
          </w:p>
        </w:tc>
      </w:tr>
      <w:tr w:rsidR="0087589A" w:rsidRPr="00164128" w14:paraId="1202CD74" w14:textId="77777777" w:rsidTr="0087589A">
        <w:tc>
          <w:tcPr>
            <w:tcW w:w="405" w:type="pct"/>
            <w:vAlign w:val="center"/>
          </w:tcPr>
          <w:p w14:paraId="535A3013" w14:textId="046C916D" w:rsidR="0087589A" w:rsidRPr="00164128" w:rsidRDefault="0087589A" w:rsidP="0087589A">
            <w:r>
              <w:t>UKB-a:360</w:t>
            </w:r>
          </w:p>
        </w:tc>
        <w:tc>
          <w:tcPr>
            <w:tcW w:w="1085" w:type="pct"/>
            <w:vAlign w:val="center"/>
          </w:tcPr>
          <w:p w14:paraId="45F31E52" w14:textId="120EF628" w:rsidR="0087589A" w:rsidRPr="00164128" w:rsidRDefault="0087589A" w:rsidP="0087589A">
            <w:r>
              <w:rPr>
                <w:rFonts w:ascii="Source Sans Pro" w:hAnsi="Source Sans Pro"/>
                <w:color w:val="333333"/>
                <w:sz w:val="21"/>
                <w:szCs w:val="21"/>
                <w:shd w:val="clear" w:color="auto" w:fill="FFFFFF"/>
              </w:rPr>
              <w:t>Systolic blood pressure automated reading</w:t>
            </w:r>
          </w:p>
        </w:tc>
        <w:tc>
          <w:tcPr>
            <w:tcW w:w="948" w:type="pct"/>
            <w:vAlign w:val="center"/>
          </w:tcPr>
          <w:p w14:paraId="1ADF0C54" w14:textId="19E50CAD" w:rsidR="0087589A" w:rsidRPr="00164128" w:rsidRDefault="0087589A" w:rsidP="0087589A">
            <w:r>
              <w:t xml:space="preserve">Neale (2017) </w:t>
            </w:r>
            <w:r>
              <w:fldChar w:fldCharType="begin"/>
            </w:r>
            <w:r w:rsidR="0029049C">
              <w:instrText xml:space="preserve"> ADDIN ZOTERO_ITEM CSL_CITATION {"citationID":"a1ilcavqu40","properties":{"formattedCitation":"[2]","plainCitation":"[2]"},"citationItems":[{"id":2303,"uris":["http://zotero.org/users/2782891/items/JV8239H3"],"uri":["http://zotero.org/users/2782891/items/JV8239H3"],"itemData":{"id":2303,"type":"webpage","title":"Rapid GWAS of thousands of phenotypes for 337,000 samples in the UK Biobank","container-title":"Neale lab","abstract":"Start by reading this post for an overview on the analyses we ran on the UK Biobank data.","URL":"http://www.nealelab.is/blog/2017/7/19/rapid-gwas-of-thousands-of-phenotypes-for-337000-samples-in-the-uk-biobank","language":"en-US","accessed":{"date-parts":[["2018",8,1]]}}}],"schema":"https://github.com/citation-style-language/schema/raw/master/csl-citation.json"} </w:instrText>
            </w:r>
            <w:r>
              <w:fldChar w:fldCharType="separate"/>
            </w:r>
            <w:r w:rsidR="0029049C" w:rsidRPr="0029049C">
              <w:rPr>
                <w:rFonts w:ascii="Calibri Light" w:hAnsi="Calibri Light"/>
              </w:rPr>
              <w:t>[2]</w:t>
            </w:r>
            <w:r>
              <w:fldChar w:fldCharType="end"/>
            </w:r>
          </w:p>
        </w:tc>
        <w:tc>
          <w:tcPr>
            <w:tcW w:w="747" w:type="pct"/>
            <w:vAlign w:val="center"/>
          </w:tcPr>
          <w:p w14:paraId="79E8B280" w14:textId="0F4A0792" w:rsidR="0087589A" w:rsidRPr="00164128" w:rsidRDefault="0087589A" w:rsidP="0087589A">
            <w:r>
              <w:t>Neale Lab</w:t>
            </w:r>
          </w:p>
        </w:tc>
        <w:tc>
          <w:tcPr>
            <w:tcW w:w="542" w:type="pct"/>
            <w:vAlign w:val="center"/>
          </w:tcPr>
          <w:p w14:paraId="6F14DD58" w14:textId="7C5CE0D1" w:rsidR="0087589A" w:rsidRPr="00164128" w:rsidRDefault="0087589A" w:rsidP="0087589A">
            <w:r>
              <w:t>317754</w:t>
            </w:r>
          </w:p>
        </w:tc>
        <w:tc>
          <w:tcPr>
            <w:tcW w:w="610" w:type="pct"/>
            <w:vAlign w:val="center"/>
          </w:tcPr>
          <w:p w14:paraId="0E7C7B1F" w14:textId="640554C5" w:rsidR="0087589A" w:rsidRPr="00164128" w:rsidRDefault="0087589A" w:rsidP="0087589A">
            <w:r>
              <w:t>European</w:t>
            </w:r>
          </w:p>
        </w:tc>
        <w:tc>
          <w:tcPr>
            <w:tcW w:w="663" w:type="pct"/>
            <w:vAlign w:val="center"/>
          </w:tcPr>
          <w:p w14:paraId="588C1B5E" w14:textId="6BF54317" w:rsidR="0087589A" w:rsidRPr="00164128" w:rsidRDefault="0087589A" w:rsidP="0087589A">
            <w:r w:rsidRPr="00164128">
              <w:t>Males and females</w:t>
            </w:r>
          </w:p>
        </w:tc>
      </w:tr>
    </w:tbl>
    <w:p w14:paraId="6422118D" w14:textId="77777777" w:rsidR="0087589A" w:rsidRPr="00D30087" w:rsidRDefault="0087589A" w:rsidP="0087589A"/>
    <w:p w14:paraId="56CF93BE" w14:textId="2DFE105E" w:rsidR="00A101B1" w:rsidRPr="00D30087" w:rsidRDefault="00D30087" w:rsidP="00264A93">
      <w:pPr>
        <w:pStyle w:val="ListParagraph"/>
        <w:numPr>
          <w:ilvl w:val="0"/>
          <w:numId w:val="5"/>
        </w:numPr>
      </w:pPr>
      <w:r w:rsidRPr="00D30087">
        <w:t xml:space="preserve">Define the outcome by selecting the </w:t>
      </w:r>
      <w:r w:rsidR="0051667D" w:rsidRPr="00D30087">
        <w:t xml:space="preserve">following outcomes from the MR-Base GWAS </w:t>
      </w:r>
      <w:proofErr w:type="spellStart"/>
      <w:r w:rsidR="0051667D" w:rsidRPr="00D30087">
        <w:t>catalog</w:t>
      </w:r>
      <w:proofErr w:type="spellEnd"/>
      <w:r w:rsidR="0051667D" w:rsidRPr="00D30087">
        <w:t>:</w:t>
      </w:r>
    </w:p>
    <w:p w14:paraId="1E047CFE" w14:textId="77777777" w:rsidR="0051667D" w:rsidRPr="00D30087" w:rsidRDefault="0051667D" w:rsidP="00264A93">
      <w:pPr>
        <w:pStyle w:val="ListParagraph"/>
      </w:pPr>
    </w:p>
    <w:tbl>
      <w:tblPr>
        <w:tblStyle w:val="TableGrid"/>
        <w:tblW w:w="5000" w:type="pct"/>
        <w:tblLayout w:type="fixed"/>
        <w:tblLook w:val="04A0" w:firstRow="1" w:lastRow="0" w:firstColumn="1" w:lastColumn="0" w:noHBand="0" w:noVBand="1"/>
      </w:tblPr>
      <w:tblGrid>
        <w:gridCol w:w="848"/>
        <w:gridCol w:w="2269"/>
        <w:gridCol w:w="1982"/>
        <w:gridCol w:w="1562"/>
        <w:gridCol w:w="1133"/>
        <w:gridCol w:w="1276"/>
        <w:gridCol w:w="1386"/>
      </w:tblGrid>
      <w:tr w:rsidR="00164128" w:rsidRPr="00164128" w14:paraId="4CF036E9" w14:textId="77777777" w:rsidTr="0087589A">
        <w:tc>
          <w:tcPr>
            <w:tcW w:w="405" w:type="pct"/>
            <w:vAlign w:val="center"/>
          </w:tcPr>
          <w:p w14:paraId="3877BB0E" w14:textId="77777777" w:rsidR="00A101B1" w:rsidRPr="00164128" w:rsidRDefault="00A101B1" w:rsidP="00264A93">
            <w:r w:rsidRPr="00164128">
              <w:t>ID</w:t>
            </w:r>
          </w:p>
        </w:tc>
        <w:tc>
          <w:tcPr>
            <w:tcW w:w="1085" w:type="pct"/>
            <w:vAlign w:val="center"/>
          </w:tcPr>
          <w:p w14:paraId="644FE8F7" w14:textId="77777777" w:rsidR="00A101B1" w:rsidRPr="00164128" w:rsidRDefault="00A101B1" w:rsidP="00264A93">
            <w:r w:rsidRPr="00164128">
              <w:t>Variable</w:t>
            </w:r>
          </w:p>
        </w:tc>
        <w:tc>
          <w:tcPr>
            <w:tcW w:w="948" w:type="pct"/>
            <w:vAlign w:val="center"/>
          </w:tcPr>
          <w:p w14:paraId="68A9469C" w14:textId="77777777" w:rsidR="00A101B1" w:rsidRPr="00164128" w:rsidRDefault="00A101B1" w:rsidP="00264A93">
            <w:r w:rsidRPr="00164128">
              <w:t>First author (year)</w:t>
            </w:r>
          </w:p>
        </w:tc>
        <w:tc>
          <w:tcPr>
            <w:tcW w:w="747" w:type="pct"/>
            <w:vAlign w:val="center"/>
          </w:tcPr>
          <w:p w14:paraId="4106CAAE" w14:textId="77777777" w:rsidR="00A101B1" w:rsidRPr="00164128" w:rsidRDefault="00A101B1" w:rsidP="00264A93">
            <w:r w:rsidRPr="00164128">
              <w:t>Consortium</w:t>
            </w:r>
          </w:p>
        </w:tc>
        <w:tc>
          <w:tcPr>
            <w:tcW w:w="542" w:type="pct"/>
            <w:vAlign w:val="center"/>
          </w:tcPr>
          <w:p w14:paraId="3C9A404A" w14:textId="77777777" w:rsidR="00A101B1" w:rsidRPr="00164128" w:rsidRDefault="00A101B1" w:rsidP="00264A93">
            <w:r w:rsidRPr="00164128">
              <w:t>Sample size</w:t>
            </w:r>
          </w:p>
        </w:tc>
        <w:tc>
          <w:tcPr>
            <w:tcW w:w="610" w:type="pct"/>
            <w:vAlign w:val="center"/>
          </w:tcPr>
          <w:p w14:paraId="04A130E0" w14:textId="77777777" w:rsidR="00A101B1" w:rsidRPr="00164128" w:rsidRDefault="00A101B1" w:rsidP="00264A93">
            <w:r w:rsidRPr="00164128">
              <w:t>Population</w:t>
            </w:r>
          </w:p>
        </w:tc>
        <w:tc>
          <w:tcPr>
            <w:tcW w:w="663" w:type="pct"/>
            <w:vAlign w:val="center"/>
          </w:tcPr>
          <w:p w14:paraId="36DCBA9F" w14:textId="77777777" w:rsidR="00A101B1" w:rsidRPr="00164128" w:rsidRDefault="00A101B1" w:rsidP="00264A93">
            <w:r w:rsidRPr="00164128">
              <w:t>Sex</w:t>
            </w:r>
          </w:p>
        </w:tc>
      </w:tr>
      <w:tr w:rsidR="00164128" w:rsidRPr="00164128" w14:paraId="3F3E93BA" w14:textId="77777777" w:rsidTr="0087589A">
        <w:tc>
          <w:tcPr>
            <w:tcW w:w="405" w:type="pct"/>
            <w:vAlign w:val="center"/>
          </w:tcPr>
          <w:p w14:paraId="3677579F" w14:textId="56565CD2" w:rsidR="00A101B1" w:rsidRPr="00164128" w:rsidRDefault="0087589A" w:rsidP="00264A93">
            <w:r>
              <w:t>7</w:t>
            </w:r>
          </w:p>
        </w:tc>
        <w:tc>
          <w:tcPr>
            <w:tcW w:w="1085" w:type="pct"/>
            <w:vAlign w:val="center"/>
          </w:tcPr>
          <w:p w14:paraId="1B693379" w14:textId="3E118525" w:rsidR="0087589A" w:rsidRPr="00164128" w:rsidRDefault="0087589A" w:rsidP="00264A93">
            <w:r>
              <w:t>Coronary heart disease</w:t>
            </w:r>
          </w:p>
        </w:tc>
        <w:tc>
          <w:tcPr>
            <w:tcW w:w="948" w:type="pct"/>
            <w:vAlign w:val="center"/>
          </w:tcPr>
          <w:p w14:paraId="2DE87217" w14:textId="0553A8E8" w:rsidR="00A101B1" w:rsidRPr="00164128" w:rsidRDefault="0087589A" w:rsidP="00264A93">
            <w:proofErr w:type="spellStart"/>
            <w:r>
              <w:t>Nikpay</w:t>
            </w:r>
            <w:proofErr w:type="spellEnd"/>
            <w:r w:rsidR="00A101B1" w:rsidRPr="00164128">
              <w:t xml:space="preserve"> (2015)</w:t>
            </w:r>
            <w:r w:rsidR="00A605E2" w:rsidRPr="00164128">
              <w:t xml:space="preserve"> </w:t>
            </w:r>
            <w:r>
              <w:fldChar w:fldCharType="begin"/>
            </w:r>
            <w:r w:rsidR="0029049C">
              <w:instrText xml:space="preserve"> ADDIN ZOTERO_ITEM CSL_CITATION {"citationID":"a1p1kdkmcg8","properties":{"formattedCitation":"[3]","plainCitation":"[3]"},"citationItems":[{"id":2430,"uris":["http://zotero.org/users/2782891/items/USF9MQIR"],"uri":["http://zotero.org/users/2782891/items/USF9MQIR"],"itemData":{"id":2430,"type":"article-journal","title":"A comprehensive 1,000 Genomes-based genome-wide association meta-analysis of coronary artery disease","container-title":"Nature Genetics","page":"1121-1130","volume":"47","issue":"10","source":"PubMed","abstract":"Existing knowledge of genetic variants affecting risk of coronary artery disease (CAD) is largely based on genome-wide association study (GWAS) analysis of common SNPs. Leveraging phased haplotypes from the 1000 Genomes Project, we report a GWAS meta-analysis of </w:instrText>
            </w:r>
            <w:r w:rsidR="0029049C">
              <w:rPr>
                <w:rFonts w:ascii="Cambria Math" w:hAnsi="Cambria Math" w:cs="Cambria Math"/>
              </w:rPr>
              <w:instrText>∼</w:instrText>
            </w:r>
            <w:r w:rsidR="0029049C">
              <w:instrText xml:space="preserve">185,000 CAD cases and controls, interrogating 6.7 million common (minor allele frequency (MAF) &gt; 0.05) and 2.7 million low-frequency (0.005 &lt; MAF &lt; 0.05) variants. In addition to confirming most known CAD-associated loci, we identified ten new loci (eight additive and two recessive) that contain candidate causal genes newly implicating biological processes in vessel walls. We observed intralocus allelic heterogeneity but little evidence of low-frequency variants with larger effects and no evidence of synthetic association. Our analysis provides a comprehensive survey of the fine genetic architecture of CAD, showing that genetic susceptibility to this common disease is largely determined by common SNPs of small effect size.","DOI":"10.1038/ng.3396","ISSN":"1546-1718","note":"PMID: 26343387\nPMCID: PMC4589895","journalAbbreviation":"Nat. Genet.","language":"eng","author":[{"family":"Nikpay","given":"Majid"},{"family":"Goel","given":"Anuj"},{"family":"Won","given":"Hong-Hee"},{"family":"Hall","given":"Leanne M."},{"family":"Willenborg","given":"Christina"},{"family":"Kanoni","given":"Stavroula"},{"family":"Saleheen","given":"Danish"},{"family":"Kyriakou","given":"Theodosios"},{"family":"Nelson","given":"Christopher P."},{"family":"Hopewell","given":"Jemma C."},{"family":"Webb","given":"Thomas R."},{"family":"Zeng","given":"Lingyao"},{"family":"Dehghan","given":"Abbas"},{"family":"Alver","given":"Maris"},{"family":"Armasu","given":"Sebastian M."},{"family":"Auro","given":"Kirsi"},{"family":"Bjonnes","given":"Andrew"},{"family":"Chasman","given":"Daniel I."},{"family":"Chen","given":"Shufeng"},{"family":"Ford","given":"Ian"},{"family":"Franceschini","given":"Nora"},{"family":"Gieger","given":"Christian"},{"family":"Grace","given":"Christopher"},{"family":"Gustafsson","given":"Stefan"},{"family":"Huang","given":"Jie"},{"family":"Hwang","given":"Shih-Jen"},{"family":"Kim","given":"Yun Kyoung"},{"family":"Kleber","given":"Marcus E."},{"family":"Lau","given":"King Wai"},{"family":"Lu","given":"Xiangfeng"},{"family":"Lu","given":"Yingchang"},{"family":"Lyytikäinen","given":"Leo-Pekka"},{"family":"Mihailov","given":"Evelin"},{"family":"Morrison","given":"Alanna C."},{"family":"Pervjakova","given":"Natalia"},{"family":"Qu","given":"Liming"},{"family":"Rose","given":"Lynda M."},{"family":"Salfati","given":"Elias"},{"family":"Saxena","given":"Richa"},{"family":"Scholz","given":"Markus"},{"family":"Smith","given":"Albert V."},{"family":"Tikkanen","given":"Emmi"},{"family":"Uitterlinden","given":"Andre"},{"family":"Yang","given":"Xueli"},{"family":"Zhang","given":"Weihua"},{"family":"Zhao","given":"Wei"},{"family":"Andrade","given":"Mariza","non-dropping-particle":"de"},{"family":"Vries","given":"Paul S.","non-dropping-particle":"de"},{"family":"Zuydam","given":"Natalie R.","non-dropping-particle":"van"},{"family":"Anand","given":"Sonia S."},{"family":"Bertram","given":"Lars"},{"family":"Beutner","given":"Frank"},{"family":"Dedoussis","given":"George"},{"family":"Frossard","given":"Philippe"},{"family":"Gauguier","given":"Dominique"},{"family":"Goodall","given":"Alison H."},{"family":"Gottesman","given":"Omri"},{"family":"Haber","given":"Marc"},{"family":"Han","given":"Bok-Ghee"},{"family":"Huang","given":"Jianfeng"},{"family":"Jalilzadeh","given":"Shapour"},{"family":"Kessler","given":"Thorsten"},{"family":"König","given":"Inke R."},{"family":"Lannfelt","given":"Lars"},{"family":"Lieb","given":"Wolfgang"},{"family":"Lind","given":"Lars"},{"family":"Lindgren","given":"Cecilia M."},{"family":"Lokki","given":"Marja-Liisa"},{"family":"Magnusson","given":"Patrik K."},{"family":"Mallick","given":"Nadeem H."},{"family":"Mehra","given":"Narinder"},{"family":"Meitinger","given":"Thomas"},{"family":"Memon","given":"Fazal-Ur-Rehman"},{"family":"Morris","given":"Andrew P."},{"family":"Nieminen","given":"Markku S."},{"family":"Pedersen","given":"Nancy L."},{"family":"Peters","given":"Annette"},{"family":"Rallidis","given":"Loukianos S."},{"family":"Rasheed","given":"Asif"},{"family":"Samuel","given":"Maria"},{"family":"Shah","given":"Svati H."},{"family":"Sinisalo","given":"Juha"},{"family":"Stirrups","given":"Kathleen E."},{"family":"Trompet","given":"Stella"},{"family":"Wang","given":"Laiyuan"},{"family":"Zaman","given":"Khan S."},{"family":"Ardissino","given":"Diego"},{"family":"Boerwinkle","given":"Eric"},{"family":"Borecki","given":"Ingrid B."},{"family":"Bottinger","given":"Erwin P."},{"family":"Buring","given":"Julie E."},{"family":"Chambers","given":"John C."},{"family":"Collins","given":"Rory"},{"family":"Cupples","given":"L. Adrienne"},{"family":"Danesh","given":"John"},{"family":"Demuth","given":"Ilja"},{"family":"Elosua","given":"Roberto"},{"family":"Epstein","given":"Stephen E."},{"family":"Esko","given":"Tõnu"},{"family":"Feitosa","given":"Mary F."},{"family":"Franco","given":"Oscar H."},{"family":"Franzosi","given":"Maria Grazia"},{"family":"Granger","given":"Christopher B."},{"family":"Gu","given":"Dongfeng"},{"family":"Gudnason","given":"Vilmundur"},{"family":"Hall","given":"Alistair S."},{"family":"Hamsten","given":"Anders"},{"family":"Harris","given":"Tamara B."},{"family":"Hazen","given":"Stanley L."},{"family":"Hengstenberg","given":"Christian"},{"family":"Hofman","given":"Albert"},{"family":"Ingelsson","given":"Erik"},{"family":"Iribarren","given":"Carlos"},{"family":"Jukema","given":"J. Wouter"},{"family":"Karhunen","given":"Pekka J."},{"family":"Kim","given":"Bong-Jo"},{"family":"Kooner","given":"Jaspal S."},{"family":"Kullo","given":"Iftikhar J."},{"family":"Lehtimäki","given":"Terho"},{"family":"Loos","given":"Ruth J. F."},{"family":"Melander","given":"Olle"},{"family":"Metspalu","given":"Andres"},{"family":"März","given":"Winfried"},{"family":"Palmer","given":"Colin N."},{"family":"Perola","given":"Markus"},{"family":"Quertermous","given":"Thomas"},{"family":"Rader","given":"Daniel J."},{"family":"Ridker","given":"Paul M."},{"family":"Ripatti","given":"Samuli"},{"family":"Roberts","given":"Robert"},{"family":"Salomaa","given":"Veikko"},{"family":"Sanghera","given":"Dharambir K."},{"family":"Schwartz","given":"Stephen M."},{"family":"Seedorf","given":"Udo"},{"family":"Stewart","given":"Alexandre F."},{"family":"Stott","given":"David J."},{"family":"Thiery","given":"Joachim"},{"family":"Zalloua","given":"Pierre A."},{"family":"O'Donnell","given":"Christopher J."},{"family":"Reilly","given":"Muredach P."},{"family":"Assimes","given":"Themistocles L."},{"family":"Thompson","given":"John R."},{"family":"Erdmann","given":"Jeanette"},{"family":"Clarke","given":"Robert"},{"family":"Watkins","given":"Hugh"},{"family":"Kathiresan","given":"Sekar"},{"family":"McPherson","given":"Ruth"},{"family":"Deloukas","given":"Panos"},{"family":"Schunkert","given":"Heribert"},{"family":"Samani","given":"Nilesh J."},{"family":"Farrall","given":"Martin"}],"issued":{"date-parts":[["2015",10]]}}}],"schema":"https://github.com/citation-style-language/schema/raw/master/csl-citation.json"} </w:instrText>
            </w:r>
            <w:r>
              <w:fldChar w:fldCharType="separate"/>
            </w:r>
            <w:r w:rsidR="0029049C" w:rsidRPr="0029049C">
              <w:rPr>
                <w:rFonts w:ascii="Calibri Light" w:hAnsi="Calibri Light"/>
              </w:rPr>
              <w:t>[3]</w:t>
            </w:r>
            <w:r>
              <w:fldChar w:fldCharType="end"/>
            </w:r>
          </w:p>
        </w:tc>
        <w:tc>
          <w:tcPr>
            <w:tcW w:w="747" w:type="pct"/>
            <w:vAlign w:val="center"/>
          </w:tcPr>
          <w:p w14:paraId="496D9A9F" w14:textId="0DF69B67" w:rsidR="00A101B1" w:rsidRPr="00164128" w:rsidRDefault="0087589A" w:rsidP="00264A93">
            <w:r>
              <w:t>CARDIoGRAMplusC4D</w:t>
            </w:r>
          </w:p>
        </w:tc>
        <w:tc>
          <w:tcPr>
            <w:tcW w:w="542" w:type="pct"/>
            <w:vAlign w:val="center"/>
          </w:tcPr>
          <w:p w14:paraId="0CD19D6E" w14:textId="6B5FA54E" w:rsidR="00A101B1" w:rsidRPr="00164128" w:rsidRDefault="0087589A" w:rsidP="00264A93">
            <w:r>
              <w:t>184305</w:t>
            </w:r>
          </w:p>
        </w:tc>
        <w:tc>
          <w:tcPr>
            <w:tcW w:w="610" w:type="pct"/>
            <w:vAlign w:val="center"/>
          </w:tcPr>
          <w:p w14:paraId="60914C5E" w14:textId="1639B806" w:rsidR="00A101B1" w:rsidRPr="00164128" w:rsidRDefault="00A101B1" w:rsidP="00264A93">
            <w:r w:rsidRPr="00164128">
              <w:t>Mixed</w:t>
            </w:r>
          </w:p>
        </w:tc>
        <w:tc>
          <w:tcPr>
            <w:tcW w:w="663" w:type="pct"/>
            <w:vAlign w:val="center"/>
          </w:tcPr>
          <w:p w14:paraId="412B8FF5" w14:textId="4E600FE6" w:rsidR="00A101B1" w:rsidRPr="00164128" w:rsidRDefault="00A101B1" w:rsidP="00264A93">
            <w:r w:rsidRPr="00164128">
              <w:t>Males and females</w:t>
            </w:r>
          </w:p>
        </w:tc>
      </w:tr>
    </w:tbl>
    <w:p w14:paraId="30461C3B" w14:textId="38A8DB96" w:rsidR="007E4EB9" w:rsidRDefault="007E4EB9" w:rsidP="00264A93"/>
    <w:p w14:paraId="08DD735C" w14:textId="2F923027" w:rsidR="00D30087" w:rsidRPr="0007601D" w:rsidRDefault="00D30087" w:rsidP="00264A93">
      <w:pPr>
        <w:pStyle w:val="ListParagraph"/>
        <w:numPr>
          <w:ilvl w:val="0"/>
          <w:numId w:val="5"/>
        </w:numPr>
        <w:rPr>
          <w:u w:val="single"/>
        </w:rPr>
      </w:pPr>
      <w:r>
        <w:t>Specify the analysis settings:</w:t>
      </w:r>
    </w:p>
    <w:p w14:paraId="424D6E6D" w14:textId="77777777" w:rsidR="0007601D" w:rsidRPr="00D30087" w:rsidRDefault="0007601D" w:rsidP="00264A93">
      <w:pPr>
        <w:pStyle w:val="ListParagraph"/>
      </w:pPr>
    </w:p>
    <w:p w14:paraId="40B1E565" w14:textId="039CBFCA" w:rsidR="00D30087" w:rsidRDefault="00D30087" w:rsidP="00264A93">
      <w:pPr>
        <w:pStyle w:val="ListParagraph"/>
        <w:numPr>
          <w:ilvl w:val="0"/>
          <w:numId w:val="4"/>
        </w:numPr>
      </w:pPr>
      <w:r>
        <w:t>Set LD clumping to ‘</w:t>
      </w:r>
      <w:r w:rsidRPr="00D30087">
        <w:t>Do not check for LD between SNPs</w:t>
      </w:r>
      <w:r>
        <w:t xml:space="preserve">’ (as this was </w:t>
      </w:r>
      <w:r w:rsidR="002F175F">
        <w:t>done</w:t>
      </w:r>
      <w:r>
        <w:t xml:space="preserve"> in step 2)</w:t>
      </w:r>
    </w:p>
    <w:p w14:paraId="6F9AE1B5" w14:textId="3A92D7C9" w:rsidR="00D30087" w:rsidRDefault="0007601D" w:rsidP="00264A93">
      <w:pPr>
        <w:pStyle w:val="ListParagraph"/>
        <w:numPr>
          <w:ilvl w:val="0"/>
          <w:numId w:val="4"/>
        </w:numPr>
      </w:pPr>
      <w:r>
        <w:t xml:space="preserve">Specify that </w:t>
      </w:r>
      <w:r w:rsidR="00D30087">
        <w:t>LD proxies</w:t>
      </w:r>
      <w:r>
        <w:t xml:space="preserve"> are permitted</w:t>
      </w:r>
      <w:r w:rsidR="00D30087">
        <w:t xml:space="preserve"> with a minimum </w:t>
      </w:r>
      <w:r>
        <w:t xml:space="preserve">LD R squared value </w:t>
      </w:r>
      <w:r w:rsidR="00D30087">
        <w:t xml:space="preserve">of 0.8 and ensure ‘Allow palindromic SNPs?’ is ticked with the </w:t>
      </w:r>
      <w:r>
        <w:t>MAF</w:t>
      </w:r>
      <w:r w:rsidR="00D30087">
        <w:t xml:space="preserve"> threshold set to 0.3</w:t>
      </w:r>
    </w:p>
    <w:p w14:paraId="6357B14B" w14:textId="26C8F882" w:rsidR="0051667D" w:rsidRDefault="00D30087" w:rsidP="00264A93">
      <w:pPr>
        <w:pStyle w:val="ListParagraph"/>
        <w:numPr>
          <w:ilvl w:val="0"/>
          <w:numId w:val="4"/>
        </w:numPr>
      </w:pPr>
      <w:r>
        <w:t>Set allele harmonisation to ‘</w:t>
      </w:r>
      <w:r w:rsidRPr="00D30087">
        <w:t>Attempt to align strands for palindromic SNPs</w:t>
      </w:r>
      <w:r>
        <w:t>’</w:t>
      </w:r>
    </w:p>
    <w:p w14:paraId="7257A261" w14:textId="1700FC08" w:rsidR="0007601D" w:rsidRDefault="00D30087" w:rsidP="00264A93">
      <w:pPr>
        <w:pStyle w:val="ListParagraph"/>
        <w:numPr>
          <w:ilvl w:val="0"/>
          <w:numId w:val="4"/>
        </w:numPr>
      </w:pPr>
      <w:r>
        <w:t>Select the MR Egger, weighted median, weighted mode and inverse variance weighted methods for analys</w:t>
      </w:r>
      <w:r w:rsidR="0007601D">
        <w:t>is.</w:t>
      </w:r>
    </w:p>
    <w:p w14:paraId="1BD17947" w14:textId="77777777" w:rsidR="00264A93" w:rsidRDefault="00264A93" w:rsidP="00264A93"/>
    <w:p w14:paraId="1DFCE0F6" w14:textId="40CB0159" w:rsidR="0007601D" w:rsidRDefault="0007601D" w:rsidP="00264A93">
      <w:pPr>
        <w:pStyle w:val="ListParagraph"/>
        <w:numPr>
          <w:ilvl w:val="0"/>
          <w:numId w:val="5"/>
        </w:numPr>
      </w:pPr>
      <w:r>
        <w:t xml:space="preserve">Perform the MR analysis and save the results, including the citations that are to be referenced in any published work arising from this analysis.  </w:t>
      </w:r>
    </w:p>
    <w:p w14:paraId="46FF8348" w14:textId="5DEA0E4E" w:rsidR="00177D93" w:rsidRDefault="00177D93" w:rsidP="00264A93"/>
    <w:p w14:paraId="77339E60" w14:textId="427A5E4E" w:rsidR="00CC5CAA" w:rsidRDefault="00CC5CAA" w:rsidP="00264A93">
      <w:r>
        <w:t>Note: result files are indexed according to the MR-Base IDs listed above.</w:t>
      </w:r>
    </w:p>
    <w:p w14:paraId="664E9E7E" w14:textId="77777777" w:rsidR="00B10385" w:rsidRDefault="00B10385" w:rsidP="00B10385">
      <w:pPr>
        <w:pStyle w:val="ListParagraph"/>
        <w:ind w:left="0"/>
      </w:pPr>
    </w:p>
    <w:p w14:paraId="71232DC0" w14:textId="77777777" w:rsidR="00B10385" w:rsidRDefault="00B10385" w:rsidP="00B10385">
      <w:pPr>
        <w:pStyle w:val="Heading2"/>
      </w:pPr>
      <w:r>
        <w:t>Analysis R code</w:t>
      </w:r>
    </w:p>
    <w:p w14:paraId="6D9F17C2" w14:textId="77777777" w:rsidR="00B10385" w:rsidRDefault="00B10385" w:rsidP="00B10385"/>
    <w:p w14:paraId="0B5F54CE" w14:textId="77777777" w:rsidR="00B10385" w:rsidRPr="00EE466B" w:rsidRDefault="00B10385" w:rsidP="00B10385">
      <w:r>
        <w:t>MR-Base provides the analysis R code as an output. The R code for this analysis is provided below:</w:t>
      </w:r>
    </w:p>
    <w:p w14:paraId="1DD1A91B" w14:textId="5272B692" w:rsidR="00CC5CAA" w:rsidRDefault="00CC5CAA" w:rsidP="00264A93"/>
    <w:p w14:paraId="5C75482B" w14:textId="77777777" w:rsidR="00B10385" w:rsidRPr="00B10385" w:rsidRDefault="00B10385" w:rsidP="00B10385">
      <w:pPr>
        <w:rPr>
          <w:rFonts w:ascii="Courier New" w:hAnsi="Courier New" w:cs="Courier New"/>
        </w:rPr>
      </w:pPr>
      <w:proofErr w:type="gramStart"/>
      <w:r w:rsidRPr="00B10385">
        <w:rPr>
          <w:rFonts w:ascii="Courier New" w:hAnsi="Courier New" w:cs="Courier New"/>
        </w:rPr>
        <w:t>library(</w:t>
      </w:r>
      <w:proofErr w:type="gramEnd"/>
      <w:r w:rsidRPr="00B10385">
        <w:rPr>
          <w:rFonts w:ascii="Courier New" w:hAnsi="Courier New" w:cs="Courier New"/>
        </w:rPr>
        <w:t>TwoSampleMR)</w:t>
      </w:r>
    </w:p>
    <w:p w14:paraId="1A5E8944" w14:textId="77777777" w:rsidR="00B10385" w:rsidRPr="00B10385" w:rsidRDefault="00B10385" w:rsidP="00B10385">
      <w:pPr>
        <w:rPr>
          <w:rFonts w:ascii="Courier New" w:hAnsi="Courier New" w:cs="Courier New"/>
        </w:rPr>
      </w:pPr>
      <w:proofErr w:type="spellStart"/>
      <w:r w:rsidRPr="00B10385">
        <w:rPr>
          <w:rFonts w:ascii="Courier New" w:hAnsi="Courier New" w:cs="Courier New"/>
        </w:rPr>
        <w:t>ao</w:t>
      </w:r>
      <w:proofErr w:type="spellEnd"/>
      <w:r w:rsidRPr="00B10385">
        <w:rPr>
          <w:rFonts w:ascii="Courier New" w:hAnsi="Courier New" w:cs="Courier New"/>
        </w:rPr>
        <w:t xml:space="preserve"> &lt;- </w:t>
      </w:r>
      <w:proofErr w:type="spellStart"/>
      <w:r w:rsidRPr="00B10385">
        <w:rPr>
          <w:rFonts w:ascii="Courier New" w:hAnsi="Courier New" w:cs="Courier New"/>
        </w:rPr>
        <w:t>available_</w:t>
      </w:r>
      <w:proofErr w:type="gramStart"/>
      <w:r w:rsidRPr="00B10385">
        <w:rPr>
          <w:rFonts w:ascii="Courier New" w:hAnsi="Courier New" w:cs="Courier New"/>
        </w:rPr>
        <w:t>outcomes</w:t>
      </w:r>
      <w:proofErr w:type="spellEnd"/>
      <w:r w:rsidRPr="00B10385">
        <w:rPr>
          <w:rFonts w:ascii="Courier New" w:hAnsi="Courier New" w:cs="Courier New"/>
        </w:rPr>
        <w:t>(</w:t>
      </w:r>
      <w:proofErr w:type="gramEnd"/>
      <w:r w:rsidRPr="00B10385">
        <w:rPr>
          <w:rFonts w:ascii="Courier New" w:hAnsi="Courier New" w:cs="Courier New"/>
        </w:rPr>
        <w:t>)</w:t>
      </w:r>
    </w:p>
    <w:p w14:paraId="37C4C1E8" w14:textId="77777777" w:rsidR="00B10385" w:rsidRPr="00B10385" w:rsidRDefault="00B10385" w:rsidP="00B10385">
      <w:pPr>
        <w:rPr>
          <w:rFonts w:ascii="Courier New" w:hAnsi="Courier New" w:cs="Courier New"/>
        </w:rPr>
      </w:pPr>
      <w:proofErr w:type="spellStart"/>
      <w:r w:rsidRPr="00B10385">
        <w:rPr>
          <w:rFonts w:ascii="Courier New" w:hAnsi="Courier New" w:cs="Courier New"/>
        </w:rPr>
        <w:t>exposure_dat</w:t>
      </w:r>
      <w:proofErr w:type="spellEnd"/>
      <w:r w:rsidRPr="00B10385">
        <w:rPr>
          <w:rFonts w:ascii="Courier New" w:hAnsi="Courier New" w:cs="Courier New"/>
        </w:rPr>
        <w:t xml:space="preserve"> &lt;- </w:t>
      </w:r>
      <w:proofErr w:type="spellStart"/>
      <w:r w:rsidRPr="00B10385">
        <w:rPr>
          <w:rFonts w:ascii="Courier New" w:hAnsi="Courier New" w:cs="Courier New"/>
        </w:rPr>
        <w:t>extract_instruments</w:t>
      </w:r>
      <w:proofErr w:type="spellEnd"/>
      <w:r w:rsidRPr="00B10385">
        <w:rPr>
          <w:rFonts w:ascii="Courier New" w:hAnsi="Courier New" w:cs="Courier New"/>
        </w:rPr>
        <w:t>(c('UKB-a:360'))</w:t>
      </w:r>
    </w:p>
    <w:p w14:paraId="124FB0B5" w14:textId="77777777" w:rsidR="00B10385" w:rsidRPr="00B10385" w:rsidRDefault="00B10385" w:rsidP="00B10385">
      <w:pPr>
        <w:rPr>
          <w:rFonts w:ascii="Courier New" w:hAnsi="Courier New" w:cs="Courier New"/>
        </w:rPr>
      </w:pPr>
      <w:proofErr w:type="spellStart"/>
      <w:r w:rsidRPr="00B10385">
        <w:rPr>
          <w:rFonts w:ascii="Courier New" w:hAnsi="Courier New" w:cs="Courier New"/>
        </w:rPr>
        <w:t>outcome_dat</w:t>
      </w:r>
      <w:proofErr w:type="spellEnd"/>
      <w:r w:rsidRPr="00B10385">
        <w:rPr>
          <w:rFonts w:ascii="Courier New" w:hAnsi="Courier New" w:cs="Courier New"/>
        </w:rPr>
        <w:t xml:space="preserve"> &lt;- </w:t>
      </w:r>
      <w:proofErr w:type="spellStart"/>
      <w:r w:rsidRPr="00B10385">
        <w:rPr>
          <w:rFonts w:ascii="Courier New" w:hAnsi="Courier New" w:cs="Courier New"/>
        </w:rPr>
        <w:t>extract_outcome_</w:t>
      </w:r>
      <w:proofErr w:type="gramStart"/>
      <w:r w:rsidRPr="00B10385">
        <w:rPr>
          <w:rFonts w:ascii="Courier New" w:hAnsi="Courier New" w:cs="Courier New"/>
        </w:rPr>
        <w:t>data</w:t>
      </w:r>
      <w:proofErr w:type="spellEnd"/>
      <w:r w:rsidRPr="00B10385">
        <w:rPr>
          <w:rFonts w:ascii="Courier New" w:hAnsi="Courier New" w:cs="Courier New"/>
        </w:rPr>
        <w:t>(</w:t>
      </w:r>
      <w:proofErr w:type="spellStart"/>
      <w:proofErr w:type="gramEnd"/>
      <w:r w:rsidRPr="00B10385">
        <w:rPr>
          <w:rFonts w:ascii="Courier New" w:hAnsi="Courier New" w:cs="Courier New"/>
        </w:rPr>
        <w:t>exposure_dat$SNP</w:t>
      </w:r>
      <w:proofErr w:type="spellEnd"/>
      <w:r w:rsidRPr="00B10385">
        <w:rPr>
          <w:rFonts w:ascii="Courier New" w:hAnsi="Courier New" w:cs="Courier New"/>
        </w:rPr>
        <w:t xml:space="preserve">, c('7'), proxies = 1, </w:t>
      </w:r>
      <w:proofErr w:type="spellStart"/>
      <w:r w:rsidRPr="00B10385">
        <w:rPr>
          <w:rFonts w:ascii="Courier New" w:hAnsi="Courier New" w:cs="Courier New"/>
        </w:rPr>
        <w:t>rsq</w:t>
      </w:r>
      <w:proofErr w:type="spellEnd"/>
      <w:r w:rsidRPr="00B10385">
        <w:rPr>
          <w:rFonts w:ascii="Courier New" w:hAnsi="Courier New" w:cs="Courier New"/>
        </w:rPr>
        <w:t xml:space="preserve"> = 0.8, </w:t>
      </w:r>
      <w:proofErr w:type="spellStart"/>
      <w:r w:rsidRPr="00B10385">
        <w:rPr>
          <w:rFonts w:ascii="Courier New" w:hAnsi="Courier New" w:cs="Courier New"/>
        </w:rPr>
        <w:t>align_alleles</w:t>
      </w:r>
      <w:proofErr w:type="spellEnd"/>
      <w:r w:rsidRPr="00B10385">
        <w:rPr>
          <w:rFonts w:ascii="Courier New" w:hAnsi="Courier New" w:cs="Courier New"/>
        </w:rPr>
        <w:t xml:space="preserve"> = 1, palindromes = 1, </w:t>
      </w:r>
      <w:proofErr w:type="spellStart"/>
      <w:r w:rsidRPr="00B10385">
        <w:rPr>
          <w:rFonts w:ascii="Courier New" w:hAnsi="Courier New" w:cs="Courier New"/>
        </w:rPr>
        <w:t>maf_threshold</w:t>
      </w:r>
      <w:proofErr w:type="spellEnd"/>
      <w:r w:rsidRPr="00B10385">
        <w:rPr>
          <w:rFonts w:ascii="Courier New" w:hAnsi="Courier New" w:cs="Courier New"/>
        </w:rPr>
        <w:t xml:space="preserve"> = 0.3)</w:t>
      </w:r>
    </w:p>
    <w:p w14:paraId="163AD7EA" w14:textId="77777777" w:rsidR="00B10385" w:rsidRPr="00B10385" w:rsidRDefault="00B10385" w:rsidP="00B10385">
      <w:pPr>
        <w:rPr>
          <w:rFonts w:ascii="Courier New" w:hAnsi="Courier New" w:cs="Courier New"/>
        </w:rPr>
      </w:pPr>
      <w:proofErr w:type="spellStart"/>
      <w:r w:rsidRPr="00B10385">
        <w:rPr>
          <w:rFonts w:ascii="Courier New" w:hAnsi="Courier New" w:cs="Courier New"/>
        </w:rPr>
        <w:t>dat</w:t>
      </w:r>
      <w:proofErr w:type="spellEnd"/>
      <w:r w:rsidRPr="00B10385">
        <w:rPr>
          <w:rFonts w:ascii="Courier New" w:hAnsi="Courier New" w:cs="Courier New"/>
        </w:rPr>
        <w:t xml:space="preserve"> &lt;- </w:t>
      </w:r>
      <w:proofErr w:type="spellStart"/>
      <w:r w:rsidRPr="00B10385">
        <w:rPr>
          <w:rFonts w:ascii="Courier New" w:hAnsi="Courier New" w:cs="Courier New"/>
        </w:rPr>
        <w:t>harmonise_</w:t>
      </w:r>
      <w:proofErr w:type="gramStart"/>
      <w:r w:rsidRPr="00B10385">
        <w:rPr>
          <w:rFonts w:ascii="Courier New" w:hAnsi="Courier New" w:cs="Courier New"/>
        </w:rPr>
        <w:t>data</w:t>
      </w:r>
      <w:proofErr w:type="spellEnd"/>
      <w:r w:rsidRPr="00B10385">
        <w:rPr>
          <w:rFonts w:ascii="Courier New" w:hAnsi="Courier New" w:cs="Courier New"/>
        </w:rPr>
        <w:t>(</w:t>
      </w:r>
      <w:proofErr w:type="spellStart"/>
      <w:proofErr w:type="gramEnd"/>
      <w:r w:rsidRPr="00B10385">
        <w:rPr>
          <w:rFonts w:ascii="Courier New" w:hAnsi="Courier New" w:cs="Courier New"/>
        </w:rPr>
        <w:t>exposure_dat</w:t>
      </w:r>
      <w:proofErr w:type="spellEnd"/>
      <w:r w:rsidRPr="00B10385">
        <w:rPr>
          <w:rFonts w:ascii="Courier New" w:hAnsi="Courier New" w:cs="Courier New"/>
        </w:rPr>
        <w:t xml:space="preserve">, </w:t>
      </w:r>
      <w:proofErr w:type="spellStart"/>
      <w:r w:rsidRPr="00B10385">
        <w:rPr>
          <w:rFonts w:ascii="Courier New" w:hAnsi="Courier New" w:cs="Courier New"/>
        </w:rPr>
        <w:t>outcome_dat</w:t>
      </w:r>
      <w:proofErr w:type="spellEnd"/>
      <w:r w:rsidRPr="00B10385">
        <w:rPr>
          <w:rFonts w:ascii="Courier New" w:hAnsi="Courier New" w:cs="Courier New"/>
        </w:rPr>
        <w:t>, action = 2)</w:t>
      </w:r>
    </w:p>
    <w:p w14:paraId="15D2DD87" w14:textId="6A79DC69" w:rsidR="00B10385" w:rsidRPr="00B10385" w:rsidRDefault="00B10385" w:rsidP="00B10385">
      <w:pPr>
        <w:rPr>
          <w:rFonts w:ascii="Courier New" w:hAnsi="Courier New" w:cs="Courier New"/>
        </w:rPr>
      </w:pPr>
      <w:proofErr w:type="spellStart"/>
      <w:r w:rsidRPr="00B10385">
        <w:rPr>
          <w:rFonts w:ascii="Courier New" w:hAnsi="Courier New" w:cs="Courier New"/>
        </w:rPr>
        <w:t>mr_results</w:t>
      </w:r>
      <w:proofErr w:type="spellEnd"/>
      <w:r w:rsidRPr="00B10385">
        <w:rPr>
          <w:rFonts w:ascii="Courier New" w:hAnsi="Courier New" w:cs="Courier New"/>
        </w:rPr>
        <w:t xml:space="preserve"> &lt;- </w:t>
      </w:r>
      <w:proofErr w:type="spellStart"/>
      <w:r w:rsidRPr="00B10385">
        <w:rPr>
          <w:rFonts w:ascii="Courier New" w:hAnsi="Courier New" w:cs="Courier New"/>
        </w:rPr>
        <w:t>mr</w:t>
      </w:r>
      <w:proofErr w:type="spellEnd"/>
      <w:r w:rsidRPr="00B10385">
        <w:rPr>
          <w:rFonts w:ascii="Courier New" w:hAnsi="Courier New" w:cs="Courier New"/>
        </w:rPr>
        <w:t>(</w:t>
      </w:r>
      <w:proofErr w:type="spellStart"/>
      <w:r w:rsidRPr="00B10385">
        <w:rPr>
          <w:rFonts w:ascii="Courier New" w:hAnsi="Courier New" w:cs="Courier New"/>
        </w:rPr>
        <w:t>dat</w:t>
      </w:r>
      <w:proofErr w:type="spellEnd"/>
      <w:r w:rsidRPr="00B10385">
        <w:rPr>
          <w:rFonts w:ascii="Courier New" w:hAnsi="Courier New" w:cs="Courier New"/>
        </w:rPr>
        <w:t>)</w:t>
      </w:r>
      <w:bookmarkStart w:id="0" w:name="_GoBack"/>
      <w:bookmarkEnd w:id="0"/>
    </w:p>
    <w:p w14:paraId="6F3EACA9" w14:textId="77777777" w:rsidR="00B10385" w:rsidRDefault="00B10385" w:rsidP="00264A93"/>
    <w:p w14:paraId="08895AC2" w14:textId="5767EE12" w:rsidR="0007601D" w:rsidRDefault="0007601D" w:rsidP="00CC5B93">
      <w:pPr>
        <w:pStyle w:val="Heading2"/>
      </w:pPr>
      <w:r>
        <w:lastRenderedPageBreak/>
        <w:t>References</w:t>
      </w:r>
    </w:p>
    <w:p w14:paraId="4924FD48" w14:textId="77777777" w:rsidR="00CC5B93" w:rsidRPr="00CC5B93" w:rsidRDefault="00CC5B93" w:rsidP="00CC5B93">
      <w:pPr>
        <w:rPr>
          <w:sz w:val="14"/>
        </w:rPr>
      </w:pPr>
    </w:p>
    <w:p w14:paraId="115710B4" w14:textId="77777777" w:rsidR="00DF7917" w:rsidRPr="00DF7917" w:rsidRDefault="00A605E2" w:rsidP="00DF7917">
      <w:pPr>
        <w:pStyle w:val="Bibliography"/>
        <w:rPr>
          <w:rFonts w:ascii="Calibri Light" w:hAnsi="Calibri Light"/>
        </w:rPr>
      </w:pPr>
      <w:r>
        <w:fldChar w:fldCharType="begin"/>
      </w:r>
      <w:r w:rsidR="00DF7917">
        <w:instrText xml:space="preserve"> ADDIN ZOTERO_BIBL {"custom":[]} CSL_BIBLIOGRAPHY </w:instrText>
      </w:r>
      <w:r>
        <w:fldChar w:fldCharType="separate"/>
      </w:r>
      <w:r w:rsidR="00DF7917" w:rsidRPr="00DF7917">
        <w:rPr>
          <w:rFonts w:ascii="Calibri Light" w:hAnsi="Calibri Light"/>
        </w:rPr>
        <w:t xml:space="preserve">1 </w:t>
      </w:r>
      <w:r w:rsidR="00DF7917" w:rsidRPr="00DF7917">
        <w:rPr>
          <w:rFonts w:ascii="Calibri Light" w:hAnsi="Calibri Light"/>
        </w:rPr>
        <w:tab/>
        <w:t xml:space="preserve">Ference BA, Julius S, Mahajan N, </w:t>
      </w:r>
      <w:r w:rsidR="00DF7917" w:rsidRPr="00DF7917">
        <w:rPr>
          <w:rFonts w:ascii="Calibri Light" w:hAnsi="Calibri Light"/>
          <w:i/>
          <w:iCs/>
        </w:rPr>
        <w:t>et al.</w:t>
      </w:r>
      <w:r w:rsidR="00DF7917" w:rsidRPr="00DF7917">
        <w:rPr>
          <w:rFonts w:ascii="Calibri Light" w:hAnsi="Calibri Light"/>
        </w:rPr>
        <w:t xml:space="preserve"> Clinical effect of naturally random allocation to lower systolic blood pressure beginning before the development of hypertension. </w:t>
      </w:r>
      <w:r w:rsidR="00DF7917" w:rsidRPr="00DF7917">
        <w:rPr>
          <w:rFonts w:ascii="Calibri Light" w:hAnsi="Calibri Light"/>
          <w:i/>
          <w:iCs/>
        </w:rPr>
        <w:t>Hypertension</w:t>
      </w:r>
      <w:r w:rsidR="00DF7917" w:rsidRPr="00DF7917">
        <w:rPr>
          <w:rFonts w:ascii="Calibri Light" w:hAnsi="Calibri Light"/>
        </w:rPr>
        <w:t xml:space="preserve"> 2014;</w:t>
      </w:r>
      <w:r w:rsidR="00DF7917" w:rsidRPr="00DF7917">
        <w:rPr>
          <w:rFonts w:ascii="Calibri Light" w:hAnsi="Calibri Light"/>
          <w:b/>
          <w:bCs/>
        </w:rPr>
        <w:t>63</w:t>
      </w:r>
      <w:r w:rsidR="00DF7917" w:rsidRPr="00DF7917">
        <w:rPr>
          <w:rFonts w:ascii="Calibri Light" w:hAnsi="Calibri Light"/>
        </w:rPr>
        <w:t>:1182–8. doi:10.1161/HYPERTENSIONAHA.113.02734</w:t>
      </w:r>
    </w:p>
    <w:p w14:paraId="5428821C" w14:textId="77777777" w:rsidR="00DF7917" w:rsidRPr="00DF7917" w:rsidRDefault="00DF7917" w:rsidP="00DF7917">
      <w:pPr>
        <w:pStyle w:val="Bibliography"/>
        <w:rPr>
          <w:rFonts w:ascii="Calibri Light" w:hAnsi="Calibri Light"/>
        </w:rPr>
      </w:pPr>
      <w:r w:rsidRPr="00DF7917">
        <w:rPr>
          <w:rFonts w:ascii="Calibri Light" w:hAnsi="Calibri Light"/>
        </w:rPr>
        <w:t xml:space="preserve">2 </w:t>
      </w:r>
      <w:r w:rsidRPr="00DF7917">
        <w:rPr>
          <w:rFonts w:ascii="Calibri Light" w:hAnsi="Calibri Light"/>
        </w:rPr>
        <w:tab/>
        <w:t>Rapid GWAS of thousands of phenotypes for 337,000 samples in the UK Biobank. Neale Lab. http://www.nealelab.is/blog/2017/7/19/rapid-gwas-of-thousands-of-phenotypes-for-337000-samples-in-the-uk-biobank (accessed 1 Aug 2018).</w:t>
      </w:r>
    </w:p>
    <w:p w14:paraId="31145945" w14:textId="77777777" w:rsidR="00DF7917" w:rsidRPr="00DF7917" w:rsidRDefault="00DF7917" w:rsidP="00DF7917">
      <w:pPr>
        <w:pStyle w:val="Bibliography"/>
        <w:rPr>
          <w:rFonts w:ascii="Calibri Light" w:hAnsi="Calibri Light"/>
        </w:rPr>
      </w:pPr>
      <w:r w:rsidRPr="00DF7917">
        <w:rPr>
          <w:rFonts w:ascii="Calibri Light" w:hAnsi="Calibri Light"/>
        </w:rPr>
        <w:t xml:space="preserve">3 </w:t>
      </w:r>
      <w:r w:rsidRPr="00DF7917">
        <w:rPr>
          <w:rFonts w:ascii="Calibri Light" w:hAnsi="Calibri Light"/>
        </w:rPr>
        <w:tab/>
        <w:t xml:space="preserve">Nikpay M, Goel A, Won H-H, </w:t>
      </w:r>
      <w:r w:rsidRPr="00DF7917">
        <w:rPr>
          <w:rFonts w:ascii="Calibri Light" w:hAnsi="Calibri Light"/>
          <w:i/>
          <w:iCs/>
        </w:rPr>
        <w:t>et al.</w:t>
      </w:r>
      <w:r w:rsidRPr="00DF7917">
        <w:rPr>
          <w:rFonts w:ascii="Calibri Light" w:hAnsi="Calibri Light"/>
        </w:rPr>
        <w:t xml:space="preserve"> A comprehensive 1,000 Genomes-based genome-wide association meta-analysis of coronary artery disease. </w:t>
      </w:r>
      <w:r w:rsidRPr="00DF7917">
        <w:rPr>
          <w:rFonts w:ascii="Calibri Light" w:hAnsi="Calibri Light"/>
          <w:i/>
          <w:iCs/>
        </w:rPr>
        <w:t>Nat Genet</w:t>
      </w:r>
      <w:r w:rsidRPr="00DF7917">
        <w:rPr>
          <w:rFonts w:ascii="Calibri Light" w:hAnsi="Calibri Light"/>
        </w:rPr>
        <w:t xml:space="preserve"> 2015;</w:t>
      </w:r>
      <w:r w:rsidRPr="00DF7917">
        <w:rPr>
          <w:rFonts w:ascii="Calibri Light" w:hAnsi="Calibri Light"/>
          <w:b/>
          <w:bCs/>
        </w:rPr>
        <w:t>47</w:t>
      </w:r>
      <w:r w:rsidRPr="00DF7917">
        <w:rPr>
          <w:rFonts w:ascii="Calibri Light" w:hAnsi="Calibri Light"/>
        </w:rPr>
        <w:t>:1121–30. doi:10.1038/ng.3396</w:t>
      </w:r>
    </w:p>
    <w:p w14:paraId="0B387715" w14:textId="74B17186" w:rsidR="002F175F" w:rsidRPr="0007601D" w:rsidRDefault="00A605E2" w:rsidP="00264A93">
      <w:r>
        <w:fldChar w:fldCharType="end"/>
      </w:r>
    </w:p>
    <w:sectPr w:rsidR="002F175F" w:rsidRPr="0007601D" w:rsidSect="007E4EB9">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Source Sans Pro">
    <w:charset w:val="00"/>
    <w:family w:val="swiss"/>
    <w:pitch w:val="variable"/>
    <w:sig w:usb0="600002F7" w:usb1="02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D52539"/>
    <w:multiLevelType w:val="hybridMultilevel"/>
    <w:tmpl w:val="52526C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0420674"/>
    <w:multiLevelType w:val="hybridMultilevel"/>
    <w:tmpl w:val="88F6B53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D955E2A"/>
    <w:multiLevelType w:val="hybridMultilevel"/>
    <w:tmpl w:val="91C25566"/>
    <w:lvl w:ilvl="0" w:tplc="6F440D26">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5C92850"/>
    <w:multiLevelType w:val="hybridMultilevel"/>
    <w:tmpl w:val="6CE616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13261EF"/>
    <w:multiLevelType w:val="hybridMultilevel"/>
    <w:tmpl w:val="6508735E"/>
    <w:lvl w:ilvl="0" w:tplc="4CBE964A">
      <w:start w:val="1"/>
      <w:numFmt w:val="decimal"/>
      <w:suff w:val="space"/>
      <w:lvlText w:val="%1."/>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3"/>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1B1"/>
    <w:rsid w:val="00064C53"/>
    <w:rsid w:val="00074FB1"/>
    <w:rsid w:val="0007601D"/>
    <w:rsid w:val="000F6326"/>
    <w:rsid w:val="00115E60"/>
    <w:rsid w:val="00164128"/>
    <w:rsid w:val="00177D93"/>
    <w:rsid w:val="00264A93"/>
    <w:rsid w:val="0029049C"/>
    <w:rsid w:val="002F175F"/>
    <w:rsid w:val="002F5FA8"/>
    <w:rsid w:val="0043201F"/>
    <w:rsid w:val="00455546"/>
    <w:rsid w:val="004E750B"/>
    <w:rsid w:val="00513FC3"/>
    <w:rsid w:val="0051667D"/>
    <w:rsid w:val="00561743"/>
    <w:rsid w:val="005B7F60"/>
    <w:rsid w:val="0060596A"/>
    <w:rsid w:val="00744FE3"/>
    <w:rsid w:val="007E4EB9"/>
    <w:rsid w:val="00812DA0"/>
    <w:rsid w:val="00834C4D"/>
    <w:rsid w:val="0087589A"/>
    <w:rsid w:val="00A101B1"/>
    <w:rsid w:val="00A605E2"/>
    <w:rsid w:val="00AF0383"/>
    <w:rsid w:val="00B10385"/>
    <w:rsid w:val="00B4492C"/>
    <w:rsid w:val="00BB26AE"/>
    <w:rsid w:val="00C266B4"/>
    <w:rsid w:val="00C91165"/>
    <w:rsid w:val="00C93F5F"/>
    <w:rsid w:val="00CC5B93"/>
    <w:rsid w:val="00CC5CAA"/>
    <w:rsid w:val="00D30087"/>
    <w:rsid w:val="00DF7917"/>
    <w:rsid w:val="00E04FE4"/>
    <w:rsid w:val="00EA3BA6"/>
    <w:rsid w:val="00FF63D7"/>
    <w:rsid w:val="00FF79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3361A1"/>
  <w15:chartTrackingRefBased/>
  <w15:docId w15:val="{422E664B-D933-4C74-8D50-E4BB18FD3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4A93"/>
    <w:pPr>
      <w:spacing w:after="0" w:line="240" w:lineRule="auto"/>
      <w:contextualSpacing/>
    </w:pPr>
    <w:rPr>
      <w:rFonts w:asciiTheme="majorHAnsi" w:hAnsiTheme="majorHAnsi"/>
      <w:sz w:val="24"/>
      <w:szCs w:val="24"/>
      <w:lang w:val="en-GB"/>
    </w:rPr>
  </w:style>
  <w:style w:type="paragraph" w:styleId="Heading1">
    <w:name w:val="heading 1"/>
    <w:basedOn w:val="Normal"/>
    <w:next w:val="Normal"/>
    <w:link w:val="Heading1Char"/>
    <w:uiPriority w:val="9"/>
    <w:qFormat/>
    <w:rsid w:val="0007601D"/>
    <w:pPr>
      <w:keepNext/>
      <w:keepLines/>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E4EB9"/>
    <w:pPr>
      <w:keepNext/>
      <w:keepLines/>
      <w:outlineLvl w:val="1"/>
    </w:pPr>
    <w:rPr>
      <w:rFonts w:eastAsiaTheme="majorEastAsia" w:cstheme="majorBidi"/>
      <w:color w:val="2F5496" w:themeColor="accent1" w:themeShade="BF"/>
      <w:sz w:val="28"/>
      <w:szCs w:val="28"/>
    </w:rPr>
  </w:style>
  <w:style w:type="paragraph" w:styleId="Heading3">
    <w:name w:val="heading 3"/>
    <w:basedOn w:val="Normal"/>
    <w:next w:val="Normal"/>
    <w:link w:val="Heading3Char"/>
    <w:uiPriority w:val="9"/>
    <w:unhideWhenUsed/>
    <w:qFormat/>
    <w:rsid w:val="00E04FE4"/>
    <w:pPr>
      <w:keepNext/>
      <w:keepLines/>
      <w:spacing w:before="40"/>
      <w:outlineLvl w:val="2"/>
    </w:pPr>
    <w:rPr>
      <w:rFonts w:eastAsiaTheme="majorEastAsia" w:cstheme="majorBidi"/>
      <w:color w:val="1F3864" w:themeColor="accent1" w:themeShade="80"/>
    </w:rPr>
  </w:style>
  <w:style w:type="paragraph" w:styleId="Heading4">
    <w:name w:val="heading 4"/>
    <w:basedOn w:val="Normal"/>
    <w:next w:val="Normal"/>
    <w:link w:val="Heading4Char"/>
    <w:uiPriority w:val="9"/>
    <w:unhideWhenUsed/>
    <w:qFormat/>
    <w:rsid w:val="00E04FE4"/>
    <w:pPr>
      <w:keepNext/>
      <w:keepLines/>
      <w:spacing w:before="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E04FE4"/>
    <w:pPr>
      <w:keepNext/>
      <w:keepLines/>
      <w:spacing w:before="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E04FE4"/>
    <w:pPr>
      <w:keepNext/>
      <w:keepLines/>
      <w:spacing w:before="40"/>
      <w:outlineLvl w:val="5"/>
    </w:pPr>
    <w:rPr>
      <w:rFonts w:eastAsiaTheme="majorEastAsia" w:cstheme="majorBidi"/>
      <w:color w:val="1F3864" w:themeColor="accent1" w:themeShade="80"/>
    </w:rPr>
  </w:style>
  <w:style w:type="paragraph" w:styleId="Heading7">
    <w:name w:val="heading 7"/>
    <w:basedOn w:val="Normal"/>
    <w:next w:val="Normal"/>
    <w:link w:val="Heading7Char"/>
    <w:uiPriority w:val="9"/>
    <w:semiHidden/>
    <w:unhideWhenUsed/>
    <w:qFormat/>
    <w:rsid w:val="00E04FE4"/>
    <w:pPr>
      <w:keepNext/>
      <w:keepLines/>
      <w:spacing w:before="40"/>
      <w:outlineLvl w:val="6"/>
    </w:pPr>
    <w:rPr>
      <w:rFonts w:eastAsiaTheme="majorEastAsia" w:cstheme="majorBidi"/>
      <w:i/>
      <w:iCs/>
      <w:color w:val="1F3864" w:themeColor="accent1" w:themeShade="80"/>
    </w:rPr>
  </w:style>
  <w:style w:type="paragraph" w:styleId="Heading8">
    <w:name w:val="heading 8"/>
    <w:basedOn w:val="Normal"/>
    <w:next w:val="Normal"/>
    <w:link w:val="Heading8Char"/>
    <w:uiPriority w:val="9"/>
    <w:semiHidden/>
    <w:unhideWhenUsed/>
    <w:qFormat/>
    <w:rsid w:val="00E04FE4"/>
    <w:pPr>
      <w:keepNext/>
      <w:keepLines/>
      <w:spacing w:before="40"/>
      <w:outlineLvl w:val="7"/>
    </w:pPr>
    <w:rPr>
      <w:rFonts w:eastAsiaTheme="majorEastAsia"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E04FE4"/>
    <w:pPr>
      <w:keepNext/>
      <w:keepLines/>
      <w:spacing w:before="40"/>
      <w:outlineLvl w:val="8"/>
    </w:pPr>
    <w:rPr>
      <w:rFonts w:eastAsiaTheme="majorEastAsia"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601D"/>
    <w:rPr>
      <w:rFonts w:asciiTheme="majorHAnsi" w:eastAsiaTheme="majorEastAsia" w:hAnsiTheme="majorHAnsi" w:cstheme="majorBidi"/>
      <w:color w:val="2F5496" w:themeColor="accent1" w:themeShade="BF"/>
      <w:sz w:val="32"/>
      <w:szCs w:val="32"/>
      <w:lang w:val="en-GB"/>
    </w:rPr>
  </w:style>
  <w:style w:type="character" w:customStyle="1" w:styleId="Heading2Char">
    <w:name w:val="Heading 2 Char"/>
    <w:basedOn w:val="DefaultParagraphFont"/>
    <w:link w:val="Heading2"/>
    <w:uiPriority w:val="9"/>
    <w:rsid w:val="007E4EB9"/>
    <w:rPr>
      <w:rFonts w:asciiTheme="majorHAnsi" w:eastAsiaTheme="majorEastAsia" w:hAnsiTheme="majorHAnsi" w:cstheme="majorBidi"/>
      <w:color w:val="2F5496" w:themeColor="accent1" w:themeShade="BF"/>
      <w:sz w:val="28"/>
      <w:szCs w:val="28"/>
      <w:lang w:val="en-GB"/>
    </w:rPr>
  </w:style>
  <w:style w:type="character" w:customStyle="1" w:styleId="Heading3Char">
    <w:name w:val="Heading 3 Char"/>
    <w:basedOn w:val="DefaultParagraphFont"/>
    <w:link w:val="Heading3"/>
    <w:uiPriority w:val="9"/>
    <w:rsid w:val="00E04FE4"/>
    <w:rPr>
      <w:rFonts w:asciiTheme="majorHAnsi" w:eastAsiaTheme="majorEastAsia" w:hAnsiTheme="majorHAnsi" w:cstheme="majorBidi"/>
      <w:color w:val="1F3864" w:themeColor="accent1" w:themeShade="80"/>
      <w:sz w:val="24"/>
      <w:szCs w:val="24"/>
    </w:rPr>
  </w:style>
  <w:style w:type="character" w:customStyle="1" w:styleId="Heading4Char">
    <w:name w:val="Heading 4 Char"/>
    <w:basedOn w:val="DefaultParagraphFont"/>
    <w:link w:val="Heading4"/>
    <w:uiPriority w:val="9"/>
    <w:rsid w:val="00E04FE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E04FE4"/>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E04FE4"/>
    <w:rPr>
      <w:rFonts w:asciiTheme="majorHAnsi" w:eastAsiaTheme="majorEastAsia" w:hAnsiTheme="majorHAnsi" w:cstheme="majorBidi"/>
      <w:color w:val="1F3864" w:themeColor="accent1" w:themeShade="80"/>
    </w:rPr>
  </w:style>
  <w:style w:type="character" w:customStyle="1" w:styleId="Heading7Char">
    <w:name w:val="Heading 7 Char"/>
    <w:basedOn w:val="DefaultParagraphFont"/>
    <w:link w:val="Heading7"/>
    <w:uiPriority w:val="9"/>
    <w:semiHidden/>
    <w:rsid w:val="00E04FE4"/>
    <w:rPr>
      <w:rFonts w:asciiTheme="majorHAnsi" w:eastAsiaTheme="majorEastAsia" w:hAnsiTheme="majorHAnsi" w:cstheme="majorBidi"/>
      <w:i/>
      <w:iCs/>
      <w:color w:val="1F3864" w:themeColor="accent1" w:themeShade="80"/>
    </w:rPr>
  </w:style>
  <w:style w:type="character" w:customStyle="1" w:styleId="Heading8Char">
    <w:name w:val="Heading 8 Char"/>
    <w:basedOn w:val="DefaultParagraphFont"/>
    <w:link w:val="Heading8"/>
    <w:uiPriority w:val="9"/>
    <w:semiHidden/>
    <w:rsid w:val="00E04FE4"/>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E04FE4"/>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E04FE4"/>
    <w:pPr>
      <w:spacing w:after="200"/>
    </w:pPr>
    <w:rPr>
      <w:i/>
      <w:iCs/>
      <w:color w:val="44546A" w:themeColor="text2"/>
      <w:sz w:val="18"/>
      <w:szCs w:val="18"/>
    </w:rPr>
  </w:style>
  <w:style w:type="paragraph" w:styleId="Title">
    <w:name w:val="Title"/>
    <w:basedOn w:val="Normal"/>
    <w:next w:val="Normal"/>
    <w:link w:val="TitleChar"/>
    <w:uiPriority w:val="10"/>
    <w:qFormat/>
    <w:rsid w:val="00E04FE4"/>
    <w:rPr>
      <w:rFonts w:eastAsiaTheme="majorEastAsia" w:cstheme="majorBidi"/>
      <w:spacing w:val="-10"/>
      <w:sz w:val="56"/>
      <w:szCs w:val="56"/>
    </w:rPr>
  </w:style>
  <w:style w:type="character" w:customStyle="1" w:styleId="TitleChar">
    <w:name w:val="Title Char"/>
    <w:basedOn w:val="DefaultParagraphFont"/>
    <w:link w:val="Title"/>
    <w:uiPriority w:val="10"/>
    <w:rsid w:val="00E04FE4"/>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E04FE4"/>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E04FE4"/>
    <w:rPr>
      <w:color w:val="5A5A5A" w:themeColor="text1" w:themeTint="A5"/>
      <w:spacing w:val="15"/>
    </w:rPr>
  </w:style>
  <w:style w:type="character" w:styleId="Strong">
    <w:name w:val="Strong"/>
    <w:basedOn w:val="DefaultParagraphFont"/>
    <w:uiPriority w:val="22"/>
    <w:qFormat/>
    <w:rsid w:val="00E04FE4"/>
    <w:rPr>
      <w:b/>
      <w:bCs/>
      <w:color w:val="auto"/>
    </w:rPr>
  </w:style>
  <w:style w:type="character" w:styleId="Emphasis">
    <w:name w:val="Emphasis"/>
    <w:basedOn w:val="DefaultParagraphFont"/>
    <w:uiPriority w:val="20"/>
    <w:qFormat/>
    <w:rsid w:val="00E04FE4"/>
    <w:rPr>
      <w:i/>
      <w:iCs/>
      <w:color w:val="auto"/>
    </w:rPr>
  </w:style>
  <w:style w:type="paragraph" w:styleId="NoSpacing">
    <w:name w:val="No Spacing"/>
    <w:uiPriority w:val="1"/>
    <w:qFormat/>
    <w:rsid w:val="00E04FE4"/>
    <w:pPr>
      <w:spacing w:after="0" w:line="240" w:lineRule="auto"/>
    </w:pPr>
  </w:style>
  <w:style w:type="paragraph" w:styleId="ListParagraph">
    <w:name w:val="List Paragraph"/>
    <w:basedOn w:val="Normal"/>
    <w:uiPriority w:val="34"/>
    <w:qFormat/>
    <w:rsid w:val="00E04FE4"/>
    <w:pPr>
      <w:ind w:left="720"/>
    </w:pPr>
  </w:style>
  <w:style w:type="paragraph" w:styleId="Quote">
    <w:name w:val="Quote"/>
    <w:basedOn w:val="Normal"/>
    <w:next w:val="Normal"/>
    <w:link w:val="QuoteChar"/>
    <w:uiPriority w:val="29"/>
    <w:qFormat/>
    <w:rsid w:val="00E04FE4"/>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E04FE4"/>
    <w:rPr>
      <w:i/>
      <w:iCs/>
      <w:color w:val="404040" w:themeColor="text1" w:themeTint="BF"/>
    </w:rPr>
  </w:style>
  <w:style w:type="paragraph" w:styleId="IntenseQuote">
    <w:name w:val="Intense Quote"/>
    <w:basedOn w:val="Normal"/>
    <w:next w:val="Normal"/>
    <w:link w:val="IntenseQuoteChar"/>
    <w:uiPriority w:val="30"/>
    <w:qFormat/>
    <w:rsid w:val="00E04FE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04FE4"/>
    <w:rPr>
      <w:i/>
      <w:iCs/>
      <w:color w:val="4472C4" w:themeColor="accent1"/>
    </w:rPr>
  </w:style>
  <w:style w:type="character" w:styleId="SubtleEmphasis">
    <w:name w:val="Subtle Emphasis"/>
    <w:basedOn w:val="DefaultParagraphFont"/>
    <w:uiPriority w:val="19"/>
    <w:qFormat/>
    <w:rsid w:val="00E04FE4"/>
    <w:rPr>
      <w:i/>
      <w:iCs/>
      <w:color w:val="404040" w:themeColor="text1" w:themeTint="BF"/>
    </w:rPr>
  </w:style>
  <w:style w:type="character" w:styleId="IntenseEmphasis">
    <w:name w:val="Intense Emphasis"/>
    <w:basedOn w:val="DefaultParagraphFont"/>
    <w:uiPriority w:val="21"/>
    <w:qFormat/>
    <w:rsid w:val="00E04FE4"/>
    <w:rPr>
      <w:i/>
      <w:iCs/>
      <w:color w:val="4472C4" w:themeColor="accent1"/>
    </w:rPr>
  </w:style>
  <w:style w:type="character" w:styleId="SubtleReference">
    <w:name w:val="Subtle Reference"/>
    <w:basedOn w:val="DefaultParagraphFont"/>
    <w:uiPriority w:val="31"/>
    <w:qFormat/>
    <w:rsid w:val="00E04FE4"/>
    <w:rPr>
      <w:smallCaps/>
      <w:color w:val="404040" w:themeColor="text1" w:themeTint="BF"/>
    </w:rPr>
  </w:style>
  <w:style w:type="character" w:styleId="IntenseReference">
    <w:name w:val="Intense Reference"/>
    <w:basedOn w:val="DefaultParagraphFont"/>
    <w:uiPriority w:val="32"/>
    <w:qFormat/>
    <w:rsid w:val="00E04FE4"/>
    <w:rPr>
      <w:b/>
      <w:bCs/>
      <w:smallCaps/>
      <w:color w:val="4472C4" w:themeColor="accent1"/>
      <w:spacing w:val="5"/>
    </w:rPr>
  </w:style>
  <w:style w:type="character" w:styleId="BookTitle">
    <w:name w:val="Book Title"/>
    <w:basedOn w:val="DefaultParagraphFont"/>
    <w:uiPriority w:val="33"/>
    <w:qFormat/>
    <w:rsid w:val="00E04FE4"/>
    <w:rPr>
      <w:b/>
      <w:bCs/>
      <w:i/>
      <w:iCs/>
      <w:spacing w:val="5"/>
    </w:rPr>
  </w:style>
  <w:style w:type="paragraph" w:styleId="TOCHeading">
    <w:name w:val="TOC Heading"/>
    <w:basedOn w:val="Heading1"/>
    <w:next w:val="Normal"/>
    <w:uiPriority w:val="39"/>
    <w:unhideWhenUsed/>
    <w:qFormat/>
    <w:rsid w:val="00E04FE4"/>
    <w:pPr>
      <w:outlineLvl w:val="9"/>
    </w:pPr>
  </w:style>
  <w:style w:type="table" w:styleId="TableGrid">
    <w:name w:val="Table Grid"/>
    <w:basedOn w:val="TableNormal"/>
    <w:uiPriority w:val="39"/>
    <w:rsid w:val="00A101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30087"/>
    <w:rPr>
      <w:color w:val="0563C1" w:themeColor="hyperlink"/>
      <w:u w:val="single"/>
    </w:rPr>
  </w:style>
  <w:style w:type="character" w:styleId="UnresolvedMention">
    <w:name w:val="Unresolved Mention"/>
    <w:basedOn w:val="DefaultParagraphFont"/>
    <w:uiPriority w:val="99"/>
    <w:semiHidden/>
    <w:unhideWhenUsed/>
    <w:rsid w:val="00D30087"/>
    <w:rPr>
      <w:color w:val="605E5C"/>
      <w:shd w:val="clear" w:color="auto" w:fill="E1DFDD"/>
    </w:rPr>
  </w:style>
  <w:style w:type="paragraph" w:styleId="Bibliography">
    <w:name w:val="Bibliography"/>
    <w:basedOn w:val="Normal"/>
    <w:next w:val="Normal"/>
    <w:uiPriority w:val="37"/>
    <w:unhideWhenUsed/>
    <w:rsid w:val="00A605E2"/>
    <w:pPr>
      <w:tabs>
        <w:tab w:val="left" w:pos="264"/>
      </w:tabs>
      <w:spacing w:after="240"/>
      <w:ind w:left="264" w:hanging="264"/>
    </w:pPr>
  </w:style>
  <w:style w:type="paragraph" w:styleId="BalloonText">
    <w:name w:val="Balloon Text"/>
    <w:basedOn w:val="Normal"/>
    <w:link w:val="BalloonTextChar"/>
    <w:uiPriority w:val="99"/>
    <w:semiHidden/>
    <w:unhideWhenUsed/>
    <w:rsid w:val="0016412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4128"/>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33296329">
      <w:bodyDiv w:val="1"/>
      <w:marLeft w:val="0"/>
      <w:marRight w:val="0"/>
      <w:marTop w:val="0"/>
      <w:marBottom w:val="0"/>
      <w:divBdr>
        <w:top w:val="none" w:sz="0" w:space="0" w:color="auto"/>
        <w:left w:val="none" w:sz="0" w:space="0" w:color="auto"/>
        <w:bottom w:val="none" w:sz="0" w:space="0" w:color="auto"/>
        <w:right w:val="none" w:sz="0" w:space="0" w:color="auto"/>
      </w:divBdr>
    </w:div>
    <w:div w:id="1579440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mrbase.org"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3</TotalTime>
  <Pages>2</Pages>
  <Words>2095</Words>
  <Characters>11947</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MW</dc:creator>
  <cp:keywords/>
  <dc:description/>
  <cp:lastModifiedBy>VMW</cp:lastModifiedBy>
  <cp:revision>11</cp:revision>
  <dcterms:created xsi:type="dcterms:W3CDTF">2018-10-08T08:54:00Z</dcterms:created>
  <dcterms:modified xsi:type="dcterms:W3CDTF">2019-01-1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1FzV2hCW"/&gt;&lt;style id="http://www.zotero.org/styles/bmj-open" hasBibliography="1" bibliographyStyleHasBeenSet="1"/&gt;&lt;prefs&gt;&lt;pref name="fieldType" value="Field"/&gt;&lt;pref name="automaticJournalAbbrevia</vt:lpwstr>
  </property>
  <property fmtid="{D5CDD505-2E9C-101B-9397-08002B2CF9AE}" pid="3" name="ZOTERO_PREF_2">
    <vt:lpwstr>tions" value="true"/&gt;&lt;pref name="noteType" value="0"/&gt;&lt;/prefs&gt;&lt;/data&gt;</vt:lpwstr>
  </property>
</Properties>
</file>